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77777777"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Assessing Transit Accessibility Unreliability and Social Equity Impact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hint="eastAsia"/>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4E9885A9"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84FAB" w:rsidRPr="00684FAB">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77777777"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 xml:space="preserve">s to social equity factors, such as different social, demographic, and economic factors. This paper fills in this blank by using </w:t>
      </w:r>
      <w:proofErr w:type="spellStart"/>
      <w:r w:rsidR="00DB0AB4">
        <w:rPr>
          <w:rFonts w:ascii="Times New Roman" w:hAnsi="Times New Roman" w:cs="Times New Roman"/>
          <w:sz w:val="24"/>
        </w:rPr>
        <w:t>geostatistics</w:t>
      </w:r>
      <w:proofErr w:type="spellEnd"/>
      <w:r w:rsidR="00DB0AB4">
        <w:rPr>
          <w:rFonts w:ascii="Times New Roman" w:hAnsi="Times New Roman" w:cs="Times New Roman"/>
          <w:sz w:val="24"/>
        </w:rPr>
        <w:t xml:space="preserve">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 xml:space="preserve">We conduct a case study in the </w:t>
      </w:r>
      <w:r>
        <w:rPr>
          <w:rFonts w:ascii="Times New Roman" w:hAnsi="Times New Roman" w:cs="Times New Roman"/>
          <w:sz w:val="24"/>
        </w:rPr>
        <w:t>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w:t>
      </w:r>
      <w:r w:rsidR="006865C9">
        <w:rPr>
          <w:rFonts w:ascii="Times New Roman" w:hAnsi="Times New Roman" w:cs="Times New Roman"/>
          <w:sz w:val="24"/>
        </w:rPr>
        <w:t>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66F31AA7" w14:textId="4752377F" w:rsidR="00722DE6" w:rsidRDefault="006D0DA2" w:rsidP="007A7807">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5D0654A2" w14:textId="3D358272" w:rsidR="00722DE6" w:rsidRPr="008325ED" w:rsidRDefault="00F805EA" w:rsidP="006D0DA2">
      <w:pPr>
        <w:rPr>
          <w:rFonts w:ascii="Times New Roman" w:hAnsi="Times New Roman" w:cs="Times New Roman" w:hint="eastAsia"/>
          <w:sz w:val="24"/>
        </w:rPr>
      </w:pPr>
      <w:r>
        <w:rPr>
          <w:rFonts w:ascii="Times New Roman" w:hAnsi="Times New Roman" w:cs="Times New Roman"/>
          <w:sz w:val="24"/>
        </w:rPr>
        <w:t xml:space="preserve">Time geography methods like space-time prism are well-established to measure accessibility in mobility </w:t>
      </w:r>
      <w:proofErr w:type="gramStart"/>
      <w:r>
        <w:rPr>
          <w:rFonts w:ascii="Times New Roman" w:hAnsi="Times New Roman" w:cs="Times New Roman"/>
          <w:sz w:val="24"/>
        </w:rPr>
        <w:t>system .</w:t>
      </w:r>
      <w:proofErr w:type="gramEnd"/>
      <w:r>
        <w:rPr>
          <w:rFonts w:ascii="Times New Roman" w:hAnsi="Times New Roman" w:cs="Times New Roman"/>
          <w:sz w:val="24"/>
        </w:rPr>
        <w:t xml:space="preserve"> </w:t>
      </w:r>
    </w:p>
    <w:sectPr w:rsidR="00722DE6" w:rsidRPr="008325E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8F5933"/>
    <w:multiLevelType w:val="hybridMultilevel"/>
    <w:tmpl w:val="0426A2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33300"/>
    <w:rsid w:val="00091B6E"/>
    <w:rsid w:val="000A15A9"/>
    <w:rsid w:val="000F46D9"/>
    <w:rsid w:val="000F5437"/>
    <w:rsid w:val="0021133F"/>
    <w:rsid w:val="003026D4"/>
    <w:rsid w:val="00373180"/>
    <w:rsid w:val="003E38F9"/>
    <w:rsid w:val="003F509C"/>
    <w:rsid w:val="00415389"/>
    <w:rsid w:val="00421E17"/>
    <w:rsid w:val="00424114"/>
    <w:rsid w:val="004E149F"/>
    <w:rsid w:val="004F1C5D"/>
    <w:rsid w:val="004F2985"/>
    <w:rsid w:val="00522A06"/>
    <w:rsid w:val="006043E3"/>
    <w:rsid w:val="006211BB"/>
    <w:rsid w:val="00684FAB"/>
    <w:rsid w:val="006865C9"/>
    <w:rsid w:val="00697B8F"/>
    <w:rsid w:val="006C4E92"/>
    <w:rsid w:val="006C7420"/>
    <w:rsid w:val="006D0DA2"/>
    <w:rsid w:val="00722DE6"/>
    <w:rsid w:val="00726271"/>
    <w:rsid w:val="007A7807"/>
    <w:rsid w:val="007B697F"/>
    <w:rsid w:val="007C0B21"/>
    <w:rsid w:val="007C30F1"/>
    <w:rsid w:val="008325ED"/>
    <w:rsid w:val="00844980"/>
    <w:rsid w:val="008515F1"/>
    <w:rsid w:val="008835E4"/>
    <w:rsid w:val="008B5FBD"/>
    <w:rsid w:val="00991D1D"/>
    <w:rsid w:val="00A11477"/>
    <w:rsid w:val="00BF3D22"/>
    <w:rsid w:val="00C01D2A"/>
    <w:rsid w:val="00CB0368"/>
    <w:rsid w:val="00CC4195"/>
    <w:rsid w:val="00DB0AB4"/>
    <w:rsid w:val="00DD64FA"/>
    <w:rsid w:val="00DF6B8D"/>
    <w:rsid w:val="00E446FE"/>
    <w:rsid w:val="00E93B77"/>
    <w:rsid w:val="00EB1B29"/>
    <w:rsid w:val="00F223B1"/>
    <w:rsid w:val="00F61169"/>
    <w:rsid w:val="00F805EA"/>
    <w:rsid w:val="00FB02A7"/>
    <w:rsid w:val="00FE61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E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9</TotalTime>
  <Pages>2</Pages>
  <Words>2062</Words>
  <Characters>11755</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25</cp:revision>
  <dcterms:created xsi:type="dcterms:W3CDTF">2021-06-22T14:57:00Z</dcterms:created>
  <dcterms:modified xsi:type="dcterms:W3CDTF">2021-06-24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